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E15B58">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E15B58">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E15B58">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E15B58">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E15B58">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E15B58">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E15B58">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E15B58">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E15B58">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E15B58">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E15B58">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E15B58">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E15B58">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E15B58">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E15B58">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E15B58">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E15B58">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E15B58">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E15B58">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E15B58">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E15B58">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E15B58">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E15B58">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E15B58">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E15B58">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E15B58">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E15B58">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E15B58">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w:t>
            </w:r>
            <w:r w:rsidR="005A6FB2" w:rsidRPr="00587F3E">
              <w:rPr>
                <w:rStyle w:val="Hyperlink"/>
                <w:noProof/>
              </w:rPr>
              <w:t>i</w:t>
            </w:r>
            <w:r w:rsidR="005A6FB2" w:rsidRPr="00587F3E">
              <w:rPr>
                <w:rStyle w:val="Hyperlink"/>
                <w:noProof/>
              </w:rPr>
              <w:t>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E15B58">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E15B58">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E15B58">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E15B58">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E15B58">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E15B58">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E15B58">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E15B58">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E15B58">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E15B58">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E15B58">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E15B58">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E15B58">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E15B58">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E15B58">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E15B58">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E15B58">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E15B58">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w:t>
            </w:r>
            <w:r w:rsidR="005A6FB2" w:rsidRPr="00587F3E">
              <w:rPr>
                <w:rStyle w:val="Hyperlink"/>
                <w:noProof/>
              </w:rPr>
              <w:t>l</w:t>
            </w:r>
            <w:r w:rsidR="005A6FB2" w:rsidRPr="00587F3E">
              <w:rPr>
                <w:rStyle w:val="Hyperlink"/>
                <w:noProof/>
              </w:rPr>
              <w:t xml:space="preserve">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E15B58">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E15B58">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E15B58">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E15B58">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E15B58">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E15B58">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E15B58">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E15B58">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E15B58">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E15B58">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E15B58">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E15B58">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E15B58">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E15B58">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E15B58">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E15B58">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E15B58">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E15B58">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E15B58">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E15B58">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E15B58">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E15B58">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E15B58">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E15B58">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E15B58">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E15B58">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E15B58">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E15B58">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E15B58">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E15B58">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E15B58">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E15B58">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E15B58">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E15B58">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E15B58">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E15B58">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E15B58">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E15B58">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E15B58">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E15B58">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E15B58">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E15B58">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E15B58">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E15B58">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E15B58">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E15B58">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E15B58">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E15B58">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E15B58">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E15B58">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E15B58">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E15B58">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E15B58">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E15B58">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E15B58">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E15B58">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E15B58">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E15B58">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E15B58">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E15B58">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E15B58">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E15B58">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E15B58">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E15B58">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E15B58">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E15B58">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E15B58">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E15B58">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76BCAC93"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lastRenderedPageBreak/>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3" w:name="_Toc35948831"/>
      <w:r w:rsidRPr="004D2842">
        <w:t>Scope</w:t>
      </w:r>
      <w:bookmarkEnd w:id="33"/>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4" w:name="_Toc35948832"/>
      <w:r w:rsidRPr="009B6F55">
        <w:t>Role of the Ontology</w:t>
      </w:r>
      <w:bookmarkEnd w:id="34"/>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5"/>
      <w:r>
        <w:t xml:space="preserve">: iCity Knowledge Base </w:t>
      </w:r>
      <w:r w:rsidR="002E7622">
        <w:t xml:space="preserve">High-Level </w:t>
      </w:r>
      <w:r>
        <w:t>Architecture</w:t>
      </w:r>
    </w:p>
    <w:p w14:paraId="52EB3871" w14:textId="405DCC66" w:rsidR="006A044F" w:rsidRDefault="006A044F" w:rsidP="00EA354A">
      <w:pPr>
        <w:pStyle w:val="Heading1"/>
      </w:pPr>
      <w:bookmarkStart w:id="36" w:name="_Toc35948833"/>
      <w:bookmarkStart w:id="37" w:name="_Ref462673081"/>
      <w:r>
        <w:t xml:space="preserve">Development </w:t>
      </w:r>
      <w:r w:rsidR="00A0372F">
        <w:t>Approach</w:t>
      </w:r>
      <w:bookmarkEnd w:id="36"/>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1" w:name="_Toc35948834"/>
      <w:r>
        <w:t>Requirements</w:t>
      </w:r>
      <w:bookmarkEnd w:id="38"/>
      <w:bookmarkEnd w:id="39"/>
      <w:bookmarkEnd w:id="40"/>
      <w:bookmarkEnd w:id="41"/>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6105B431" w:rsidR="00B94D2C" w:rsidRDefault="00B94D2C" w:rsidP="00B94D2C">
      <w:pPr>
        <w:pStyle w:val="Caption"/>
        <w:keepNext/>
      </w:pPr>
      <w:bookmarkStart w:id="42" w:name="_Ref19780482"/>
      <w:r>
        <w:lastRenderedPageBreak/>
        <w:t xml:space="preserve">Table </w:t>
      </w:r>
      <w:fldSimple w:instr=" SEQ Table \* ARABIC ">
        <w:r w:rsidR="00771C3A">
          <w:rPr>
            <w:noProof/>
          </w:rPr>
          <w:t>1</w:t>
        </w:r>
      </w:fldSimple>
      <w:bookmarkEnd w:id="42"/>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3" w:name="_Toc35948835"/>
      <w:r>
        <w:t>B</w:t>
      </w:r>
      <w:r w:rsidR="00C13323">
        <w:t>eyond motivating scenarios</w:t>
      </w:r>
      <w:bookmarkEnd w:id="43"/>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4" w:name="_Ref31179355"/>
      <w:bookmarkStart w:id="45" w:name="_Ref31179364"/>
      <w:bookmarkStart w:id="46" w:name="_Toc35948836"/>
      <w:r>
        <w:t>Motivating Scenario</w:t>
      </w:r>
      <w:r w:rsidR="006B41BB">
        <w:t>: Land Use and Transportation Simulation</w:t>
      </w:r>
      <w:bookmarkEnd w:id="44"/>
      <w:bookmarkEnd w:id="45"/>
      <w:bookmarkEnd w:id="46"/>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7" w:name="_Ref31180594"/>
      <w:bookmarkStart w:id="48" w:name="_Toc35948837"/>
      <w:r>
        <w:lastRenderedPageBreak/>
        <w:t>Motivating Scenario: Transit Research</w:t>
      </w:r>
      <w:bookmarkEnd w:id="47"/>
      <w:bookmarkEnd w:id="48"/>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9" w:name="_Toc35948838"/>
      <w:r>
        <w:t>Motivating Scenario: Smart Parking Applications</w:t>
      </w:r>
      <w:bookmarkEnd w:id="49"/>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0" w:name="_Ref31185680"/>
      <w:bookmarkStart w:id="51" w:name="_Toc35948839"/>
      <w:r>
        <w:t xml:space="preserve">Motivating Scenario: </w:t>
      </w:r>
      <w:r w:rsidR="002358F6">
        <w:t xml:space="preserve">ATIS via </w:t>
      </w:r>
      <w:r w:rsidR="000D2B4D">
        <w:t>ITSoS</w:t>
      </w:r>
      <w:bookmarkEnd w:id="50"/>
      <w:bookmarkEnd w:id="51"/>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2" w:name="_Ref31271825"/>
      <w:bookmarkStart w:id="53" w:name="_Toc35948840"/>
      <w:r>
        <w:t>Motivating Scenario: ArcGIS Query Support</w:t>
      </w:r>
      <w:bookmarkEnd w:id="52"/>
      <w:bookmarkEnd w:id="53"/>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bookmarkEnd w:id="37"/>
    <w:p w14:paraId="7A55DEC6" w14:textId="5D85489D" w:rsidR="00196B6E" w:rsidRDefault="00BE32A6" w:rsidP="00EA354A">
      <w:pPr>
        <w:pStyle w:val="Heading1"/>
      </w:pPr>
      <w:r>
        <w:t>The iCity Transportation Planning Suite of Ontologies</w:t>
      </w:r>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4" w:name="_Ref37337017"/>
      <w:r>
        <w:t xml:space="preserve">Figure </w:t>
      </w:r>
      <w:fldSimple w:instr=" SEQ Figure \* ARABIC ">
        <w:r w:rsidR="000F4793">
          <w:rPr>
            <w:noProof/>
          </w:rPr>
          <w:t>2</w:t>
        </w:r>
      </w:fldSimple>
      <w:bookmarkEnd w:id="54"/>
      <w:r>
        <w:t>: Levels of the iCity TPSO</w:t>
      </w:r>
    </w:p>
    <w:p w14:paraId="24A15A3A" w14:textId="576A4A46" w:rsidR="00A742A8" w:rsidRDefault="00A742A8" w:rsidP="00510412">
      <w:pPr>
        <w:pStyle w:val="Heading2"/>
      </w:pPr>
      <w:bookmarkStart w:id="55" w:name="_Ref35947125"/>
      <w:bookmarkStart w:id="56" w:name="_Toc35948842"/>
      <w:r>
        <w:t>Namespaces</w:t>
      </w:r>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r>
        <w:t>Pragmatic Design Practices</w:t>
      </w:r>
      <w:bookmarkEnd w:id="55"/>
      <w:bookmarkEnd w:id="56"/>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7" w:name="_Toc35948843"/>
      <w:r>
        <w:lastRenderedPageBreak/>
        <w:t>Foundational Ontolog</w:t>
      </w:r>
      <w:r w:rsidR="0073758C">
        <w:t>ies</w:t>
      </w:r>
      <w:bookmarkEnd w:id="57"/>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58" w:name="_Toc35948844"/>
      <w:r>
        <w:t xml:space="preserve">Location </w:t>
      </w:r>
      <w:r w:rsidR="00520123">
        <w:t>Ontology</w:t>
      </w:r>
      <w:bookmarkEnd w:id="58"/>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53ADEF9A" w:rsidR="0081005F" w:rsidRDefault="0081005F" w:rsidP="0081005F">
      <w:pPr>
        <w:pStyle w:val="Caption"/>
        <w:keepNext/>
        <w:spacing w:after="120"/>
      </w:pPr>
      <w:bookmarkStart w:id="59" w:name="_Ref11759283"/>
      <w:r>
        <w:t xml:space="preserve">Table </w:t>
      </w:r>
      <w:fldSimple w:instr=" SEQ Table \* ARABIC ">
        <w:r w:rsidR="00771C3A">
          <w:rPr>
            <w:noProof/>
          </w:rPr>
          <w:t>2</w:t>
        </w:r>
      </w:fldSimple>
      <w:bookmarkEnd w:id="59"/>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452FDBC4" w:rsidR="0081005F" w:rsidRDefault="0081005F" w:rsidP="0081005F">
      <w:pPr>
        <w:pStyle w:val="Caption"/>
        <w:keepNext/>
        <w:spacing w:after="120"/>
      </w:pPr>
      <w:bookmarkStart w:id="60" w:name="_Ref11762225"/>
      <w:r>
        <w:t xml:space="preserve">Table </w:t>
      </w:r>
      <w:fldSimple w:instr=" SEQ Table \* ARABIC ">
        <w:r w:rsidR="00771C3A">
          <w:rPr>
            <w:noProof/>
          </w:rPr>
          <w:t>3</w:t>
        </w:r>
      </w:fldSimple>
      <w:bookmarkEnd w:id="60"/>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E15B58"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1" w:name="_Ref23939652"/>
      <w:r>
        <w:t xml:space="preserve">Figure </w:t>
      </w:r>
      <w:fldSimple w:instr=" SEQ Figure \* ARABIC ">
        <w:r w:rsidR="000F4793">
          <w:rPr>
            <w:noProof/>
          </w:rPr>
          <w:t>3</w:t>
        </w:r>
      </w:fldSimple>
      <w:bookmarkEnd w:id="61"/>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2" w:name="_Toc519507734"/>
      <w:bookmarkStart w:id="63" w:name="_Toc520703198"/>
      <w:bookmarkStart w:id="64" w:name="_Toc520725402"/>
      <w:bookmarkStart w:id="65" w:name="_Toc519507735"/>
      <w:bookmarkStart w:id="66" w:name="_Toc520703199"/>
      <w:bookmarkStart w:id="67" w:name="_Toc520725403"/>
      <w:bookmarkStart w:id="68" w:name="_Toc519507736"/>
      <w:bookmarkStart w:id="69" w:name="_Toc520703200"/>
      <w:bookmarkStart w:id="70" w:name="_Toc520725404"/>
      <w:bookmarkStart w:id="71" w:name="_Toc519507737"/>
      <w:bookmarkStart w:id="72" w:name="_Toc520703201"/>
      <w:bookmarkStart w:id="73" w:name="_Toc520725405"/>
      <w:bookmarkStart w:id="74" w:name="_Toc519507738"/>
      <w:bookmarkStart w:id="75" w:name="_Toc520703202"/>
      <w:bookmarkStart w:id="76" w:name="_Toc520725406"/>
      <w:bookmarkStart w:id="77" w:name="_Toc3594884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t>Time Ontology</w:t>
      </w:r>
      <w:bookmarkEnd w:id="77"/>
    </w:p>
    <w:p w14:paraId="67B47D7D" w14:textId="6DFD0E9A" w:rsidR="00D22EE2" w:rsidRPr="007978A3" w:rsidRDefault="00E15B58"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3741D75B" w:rsidR="00D22EE2" w:rsidRDefault="00D22EE2" w:rsidP="00D22EE2">
      <w:pPr>
        <w:pStyle w:val="Caption"/>
        <w:keepNext/>
        <w:spacing w:after="120"/>
      </w:pPr>
      <w:bookmarkStart w:id="78" w:name="_Ref11827256"/>
      <w:r>
        <w:lastRenderedPageBreak/>
        <w:t xml:space="preserve">Table </w:t>
      </w:r>
      <w:fldSimple w:instr=" SEQ Table \* ARABIC ">
        <w:r w:rsidR="00771C3A">
          <w:rPr>
            <w:noProof/>
          </w:rPr>
          <w:t>4</w:t>
        </w:r>
      </w:fldSimple>
      <w:bookmarkEnd w:id="78"/>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79" w:name="_Ref35948111"/>
      <w:bookmarkStart w:id="80" w:name="_Ref11831393"/>
      <w:r>
        <w:t xml:space="preserve">Figure </w:t>
      </w:r>
      <w:fldSimple w:instr=" SEQ Figure \* ARABIC ">
        <w:r w:rsidR="000F4793">
          <w:rPr>
            <w:noProof/>
          </w:rPr>
          <w:t>4</w:t>
        </w:r>
      </w:fldSimple>
      <w:bookmarkEnd w:id="79"/>
      <w:r>
        <w:t>: Example use of the Time Ontology</w:t>
      </w:r>
      <w:bookmarkEnd w:id="80"/>
    </w:p>
    <w:p w14:paraId="58B390E3" w14:textId="77777777" w:rsidR="00D22EE2" w:rsidRDefault="00D22EE2" w:rsidP="00EA354A">
      <w:pPr>
        <w:rPr>
          <w:b/>
        </w:rPr>
      </w:pPr>
    </w:p>
    <w:p w14:paraId="4E39631C" w14:textId="77777777" w:rsidR="00494297" w:rsidRDefault="00494297" w:rsidP="00494297">
      <w:pPr>
        <w:pStyle w:val="Heading3"/>
      </w:pPr>
      <w:bookmarkStart w:id="81" w:name="_Toc35948846"/>
      <w:r>
        <w:t>Change Ontology</w:t>
      </w:r>
      <w:bookmarkEnd w:id="81"/>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78091EFF" w:rsidR="00B4604B" w:rsidRDefault="00B4604B" w:rsidP="00B4604B">
      <w:pPr>
        <w:pStyle w:val="Caption"/>
        <w:keepNext/>
      </w:pPr>
      <w:bookmarkStart w:id="82" w:name="_Ref35948477"/>
      <w:bookmarkStart w:id="83" w:name="_Ref35948467"/>
      <w:r>
        <w:t xml:space="preserve">Table </w:t>
      </w:r>
      <w:fldSimple w:instr=" SEQ Table \* ARABIC ">
        <w:r w:rsidR="00771C3A">
          <w:rPr>
            <w:noProof/>
          </w:rPr>
          <w:t>5</w:t>
        </w:r>
      </w:fldSimple>
      <w:bookmarkEnd w:id="82"/>
      <w:r>
        <w:t>: Key classes in the Change Ontology</w:t>
      </w:r>
      <w:bookmarkEnd w:id="83"/>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4" w:name="_Ref11834761"/>
      <w:bookmarkStart w:id="85" w:name="_Ref11834749"/>
    </w:p>
    <w:p w14:paraId="031FF601" w14:textId="52D7CADA" w:rsidR="00B4604B" w:rsidRDefault="00B4604B" w:rsidP="00B4604B">
      <w:pPr>
        <w:pStyle w:val="Caption"/>
        <w:keepNext/>
      </w:pPr>
      <w:bookmarkStart w:id="86" w:name="_Ref35948474"/>
      <w:r>
        <w:t xml:space="preserve">Table </w:t>
      </w:r>
      <w:fldSimple w:instr=" SEQ Table \* ARABIC ">
        <w:r w:rsidR="00771C3A">
          <w:rPr>
            <w:noProof/>
          </w:rPr>
          <w:t>6</w:t>
        </w:r>
      </w:fldSimple>
      <w:bookmarkEnd w:id="86"/>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4"/>
    <w:bookmarkEnd w:id="85"/>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87" w:name="_Ref11834852"/>
      <w:bookmarkStart w:id="88" w:name="_Ref11834838"/>
      <w:r>
        <w:t xml:space="preserve">Figure </w:t>
      </w:r>
      <w:fldSimple w:instr=" SEQ Figure \* ARABIC ">
        <w:r w:rsidR="000F4793">
          <w:rPr>
            <w:noProof/>
          </w:rPr>
          <w:t>5</w:t>
        </w:r>
      </w:fldSimple>
      <w:bookmarkEnd w:id="87"/>
      <w:r>
        <w:t>: Example use of the Change Ontology</w:t>
      </w:r>
      <w:bookmarkEnd w:id="88"/>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9" w:name="_Toc35948847"/>
      <w:r>
        <w:t>Activity Ontology</w:t>
      </w:r>
      <w:bookmarkEnd w:id="89"/>
    </w:p>
    <w:p w14:paraId="04AEA597" w14:textId="3F79F856" w:rsidR="00882108" w:rsidRPr="00BB3756" w:rsidRDefault="00E15B58"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0"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0"/>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AD52F46" w:rsidR="00882108" w:rsidRDefault="00882108" w:rsidP="00882108">
      <w:pPr>
        <w:pStyle w:val="Caption"/>
        <w:keepNext/>
        <w:spacing w:after="120"/>
      </w:pPr>
      <w:bookmarkStart w:id="91" w:name="_Ref12516765"/>
      <w:r>
        <w:t xml:space="preserve">Table </w:t>
      </w:r>
      <w:fldSimple w:instr=" SEQ Table \* ARABIC ">
        <w:r w:rsidR="00771C3A">
          <w:rPr>
            <w:noProof/>
          </w:rPr>
          <w:t>7</w:t>
        </w:r>
      </w:fldSimple>
      <w:bookmarkEnd w:id="91"/>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2" w:name="_Ref15389805"/>
      <w:r>
        <w:t xml:space="preserve">Figure </w:t>
      </w:r>
      <w:fldSimple w:instr=" SEQ Figure \* ARABIC ">
        <w:r w:rsidR="000F4793">
          <w:rPr>
            <w:noProof/>
          </w:rPr>
          <w:t>7</w:t>
        </w:r>
      </w:fldSimple>
      <w:bookmarkEnd w:id="92"/>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3" w:name="_Ref15390281"/>
      <w:r>
        <w:t xml:space="preserve">Figure </w:t>
      </w:r>
      <w:fldSimple w:instr=" SEQ Figure \* ARABIC ">
        <w:r w:rsidR="000F4793">
          <w:rPr>
            <w:noProof/>
          </w:rPr>
          <w:t>8</w:t>
        </w:r>
      </w:fldSimple>
      <w:bookmarkEnd w:id="93"/>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4" w:name="_Ref12516943"/>
      <w:r>
        <w:t xml:space="preserve">Figure </w:t>
      </w:r>
      <w:fldSimple w:instr=" SEQ Figure \* ARABIC ">
        <w:r w:rsidR="000F4793">
          <w:rPr>
            <w:noProof/>
          </w:rPr>
          <w:t>9</w:t>
        </w:r>
      </w:fldSimple>
      <w:bookmarkEnd w:id="94"/>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5" w:name="_Toc35948848"/>
      <w:r w:rsidRPr="00733EB6">
        <w:t xml:space="preserve">Recurring </w:t>
      </w:r>
      <w:r>
        <w:t>E</w:t>
      </w:r>
      <w:r w:rsidRPr="00733EB6">
        <w:t>vent ontology</w:t>
      </w:r>
      <w:bookmarkEnd w:id="95"/>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26683A32" w:rsidR="00E8128A" w:rsidRDefault="00E8128A" w:rsidP="00E8128A">
      <w:pPr>
        <w:pStyle w:val="Caption"/>
        <w:keepNext/>
        <w:spacing w:after="120"/>
      </w:pPr>
      <w:bookmarkStart w:id="96" w:name="_Ref12533493"/>
      <w:r>
        <w:t xml:space="preserve">Table </w:t>
      </w:r>
      <w:fldSimple w:instr=" SEQ Table \* ARABIC ">
        <w:r w:rsidR="00771C3A">
          <w:rPr>
            <w:noProof/>
          </w:rPr>
          <w:t>8</w:t>
        </w:r>
      </w:fldSimple>
      <w:bookmarkEnd w:id="96"/>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97" w:name="_Ref12533514"/>
      <w:r>
        <w:t xml:space="preserve">Figure </w:t>
      </w:r>
      <w:fldSimple w:instr=" SEQ Figure \* ARABIC ">
        <w:r w:rsidR="000F4793">
          <w:rPr>
            <w:noProof/>
          </w:rPr>
          <w:t>10</w:t>
        </w:r>
      </w:fldSimple>
      <w:bookmarkEnd w:id="97"/>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98" w:name="_Ref12536225"/>
      <w:r>
        <w:t xml:space="preserve">Figure </w:t>
      </w:r>
      <w:fldSimple w:instr=" SEQ Figure \* ARABIC ">
        <w:r w:rsidR="000F4793">
          <w:rPr>
            <w:noProof/>
          </w:rPr>
          <w:t>11</w:t>
        </w:r>
      </w:fldSimple>
      <w:bookmarkEnd w:id="98"/>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99" w:name="_Toc35948849"/>
      <w:r>
        <w:lastRenderedPageBreak/>
        <w:t>Resource</w:t>
      </w:r>
      <w:r w:rsidR="00BD7FA8">
        <w:t xml:space="preserve"> </w:t>
      </w:r>
      <w:r w:rsidR="00520123">
        <w:t>Ontology</w:t>
      </w:r>
      <w:bookmarkEnd w:id="9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5DFDFED6" w:rsidR="005F0F5A" w:rsidRDefault="005F0F5A" w:rsidP="005F0F5A">
      <w:pPr>
        <w:pStyle w:val="Caption"/>
        <w:keepNext/>
        <w:spacing w:after="120"/>
      </w:pPr>
      <w:bookmarkStart w:id="100" w:name="_Ref13049166"/>
      <w:r>
        <w:t xml:space="preserve">Table </w:t>
      </w:r>
      <w:fldSimple w:instr=" SEQ Table \* ARABIC ">
        <w:r w:rsidR="00771C3A">
          <w:rPr>
            <w:noProof/>
          </w:rPr>
          <w:t>9</w:t>
        </w:r>
      </w:fldSimple>
      <w:bookmarkEnd w:id="100"/>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1" w:name="_Ref13048704"/>
      <w:r>
        <w:t xml:space="preserve">Figure </w:t>
      </w:r>
      <w:fldSimple w:instr=" SEQ Figure \* ARABIC ">
        <w:r w:rsidR="000F4793">
          <w:rPr>
            <w:noProof/>
          </w:rPr>
          <w:t>12</w:t>
        </w:r>
      </w:fldSimple>
      <w:bookmarkEnd w:id="101"/>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2" w:name="_Toc35948850"/>
      <w:r>
        <w:t>Part</w:t>
      </w:r>
      <w:r w:rsidR="00034B8F">
        <w:t>hood</w:t>
      </w:r>
      <w:r w:rsidR="00896202" w:rsidRPr="00BB05EE">
        <w:t xml:space="preserve"> Ontology</w:t>
      </w:r>
      <w:bookmarkEnd w:id="10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xml:space="preserve">, some semantics are </w:t>
      </w:r>
      <w:r>
        <w:lastRenderedPageBreak/>
        <w:t>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790D337" w:rsidR="008A7BC9" w:rsidRDefault="008A7BC9" w:rsidP="008A7BC9">
      <w:pPr>
        <w:pStyle w:val="Caption"/>
        <w:keepNext/>
        <w:spacing w:after="120"/>
      </w:pPr>
      <w:bookmarkStart w:id="103" w:name="_Ref13049603"/>
      <w:r>
        <w:t xml:space="preserve">Table </w:t>
      </w:r>
      <w:fldSimple w:instr=" SEQ Table \* ARABIC ">
        <w:r w:rsidR="00771C3A">
          <w:rPr>
            <w:noProof/>
          </w:rPr>
          <w:t>10</w:t>
        </w:r>
      </w:fldSimple>
      <w:bookmarkEnd w:id="103"/>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4" w:name="_Ref13053357"/>
      <w:r>
        <w:t xml:space="preserve">Figure </w:t>
      </w:r>
      <w:fldSimple w:instr=" SEQ Figure \* ARABIC ">
        <w:r w:rsidR="000F4793">
          <w:rPr>
            <w:noProof/>
          </w:rPr>
          <w:t>13</w:t>
        </w:r>
      </w:fldSimple>
      <w:bookmarkEnd w:id="104"/>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5" w:name="_Toc35948851"/>
      <w:r w:rsidRPr="00216E9F">
        <w:t>Units of Measure</w:t>
      </w:r>
      <w:r w:rsidR="00253AFA">
        <w:t xml:space="preserve"> Ontology</w:t>
      </w:r>
      <w:bookmarkEnd w:id="105"/>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t>
      </w:r>
      <w:r>
        <w:lastRenderedPageBreak/>
        <w:t xml:space="preserve">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2ED991E3" w:rsidR="0017750F" w:rsidRDefault="0017750F" w:rsidP="0017750F">
      <w:pPr>
        <w:pStyle w:val="Caption"/>
        <w:keepNext/>
        <w:spacing w:after="120"/>
      </w:pPr>
      <w:bookmarkStart w:id="106" w:name="_Ref13130816"/>
      <w:r>
        <w:t xml:space="preserve">Table </w:t>
      </w:r>
      <w:fldSimple w:instr=" SEQ Table \* ARABIC ">
        <w:r w:rsidR="00771C3A">
          <w:rPr>
            <w:noProof/>
          </w:rPr>
          <w:t>11</w:t>
        </w:r>
      </w:fldSimple>
      <w:bookmarkEnd w:id="106"/>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70A766D0" w:rsidR="0022275B" w:rsidRDefault="0022275B" w:rsidP="0022275B">
      <w:pPr>
        <w:pStyle w:val="Caption"/>
        <w:keepNext/>
      </w:pPr>
      <w:bookmarkStart w:id="107" w:name="_Ref39489200"/>
      <w:bookmarkStart w:id="108" w:name="_Ref39489197"/>
      <w:r>
        <w:t xml:space="preserve">Table </w:t>
      </w:r>
      <w:fldSimple w:instr=" SEQ Table \* ARABIC ">
        <w:r w:rsidR="00771C3A">
          <w:rPr>
            <w:noProof/>
          </w:rPr>
          <w:t>12</w:t>
        </w:r>
      </w:fldSimple>
      <w:bookmarkEnd w:id="107"/>
      <w:r>
        <w:t>: Specialization of the key classes in the Units of Measure ontology</w:t>
      </w:r>
      <w:bookmarkEnd w:id="108"/>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lastRenderedPageBreak/>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09" w:name="_Ref13130894"/>
      <w:r>
        <w:t xml:space="preserve">Figure </w:t>
      </w:r>
      <w:fldSimple w:instr=" SEQ Figure \* ARABIC ">
        <w:r w:rsidR="000F4793">
          <w:rPr>
            <w:noProof/>
          </w:rPr>
          <w:t>14</w:t>
        </w:r>
      </w:fldSimple>
      <w:bookmarkEnd w:id="109"/>
      <w:r>
        <w:t>: Example use of the Units of Measure Ontology.</w:t>
      </w:r>
    </w:p>
    <w:p w14:paraId="720C5C5C" w14:textId="2055A102" w:rsidR="0017750F" w:rsidRDefault="005564EF" w:rsidP="005564EF">
      <w:pPr>
        <w:pStyle w:val="Heading4"/>
      </w:pPr>
      <w:r>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w:t>
      </w:r>
      <w:r w:rsidR="00646539">
        <w:lastRenderedPageBreak/>
        <w:t>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0"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0"/>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1" w:name="_Toc35948852"/>
      <w:r>
        <w:t>Observations</w:t>
      </w:r>
      <w:r w:rsidR="00E72AD2" w:rsidRPr="00E72AD2">
        <w:t xml:space="preserve"> </w:t>
      </w:r>
      <w:r w:rsidR="004F1D87" w:rsidRPr="00E72AD2">
        <w:t>Ontology</w:t>
      </w:r>
      <w:bookmarkEnd w:id="111"/>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4A407199" w:rsidR="008A4F0D" w:rsidRDefault="008A4F0D" w:rsidP="008A4F0D">
      <w:pPr>
        <w:pStyle w:val="Caption"/>
        <w:keepNext/>
        <w:spacing w:after="120"/>
      </w:pPr>
      <w:bookmarkStart w:id="112" w:name="_Ref13136457"/>
      <w:r>
        <w:lastRenderedPageBreak/>
        <w:t xml:space="preserve">Table </w:t>
      </w:r>
      <w:fldSimple w:instr=" SEQ Table \* ARABIC ">
        <w:r w:rsidR="00771C3A">
          <w:rPr>
            <w:noProof/>
          </w:rPr>
          <w:t>13</w:t>
        </w:r>
      </w:fldSimple>
      <w:bookmarkEnd w:id="112"/>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3"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3"/>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4" w:name="_Toc35948853"/>
      <w:r>
        <w:t>Contact Ontology</w:t>
      </w:r>
      <w:bookmarkEnd w:id="114"/>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r>
        <w:t>Future Work</w:t>
      </w:r>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5" w:name="_Toc35948854"/>
      <w:r w:rsidRPr="00EC4B04">
        <w:t>Person</w:t>
      </w:r>
      <w:r w:rsidRPr="00956273">
        <w:t xml:space="preserve"> Ontology</w:t>
      </w:r>
      <w:bookmarkEnd w:id="115"/>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489186C8" w:rsidR="00047DB0" w:rsidRDefault="00047DB0" w:rsidP="00047DB0">
      <w:pPr>
        <w:pStyle w:val="Caption"/>
        <w:keepNext/>
      </w:pPr>
      <w:bookmarkStart w:id="116" w:name="_Ref39577836"/>
      <w:r>
        <w:t xml:space="preserve">Table </w:t>
      </w:r>
      <w:fldSimple w:instr=" SEQ Table \* ARABIC ">
        <w:r w:rsidR="00771C3A">
          <w:rPr>
            <w:noProof/>
          </w:rPr>
          <w:t>14</w:t>
        </w:r>
      </w:fldSimple>
      <w:bookmarkEnd w:id="116"/>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r>
        <w:t>Future work</w:t>
      </w:r>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7" w:name="_Toc35948855"/>
      <w:r>
        <w:t>Household Ontology</w:t>
      </w:r>
      <w:bookmarkEnd w:id="117"/>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18" w:name="_Ref39750201"/>
      <w:r>
        <w:t xml:space="preserve">Figure </w:t>
      </w:r>
      <w:fldSimple w:instr=" SEQ Figure \* ARABIC ">
        <w:r>
          <w:rPr>
            <w:noProof/>
          </w:rPr>
          <w:t>17</w:t>
        </w:r>
      </w:fldSimple>
      <w:bookmarkEnd w:id="118"/>
      <w:r>
        <w:t>: Relationship between key concepts in the Household Ontology</w:t>
      </w:r>
    </w:p>
    <w:p w14:paraId="482C05AA" w14:textId="0F85E9F0" w:rsidR="000F4793" w:rsidRDefault="000F4793" w:rsidP="000F4793">
      <w:pPr>
        <w:pStyle w:val="Caption"/>
        <w:keepNext/>
      </w:pPr>
      <w:bookmarkStart w:id="119" w:name="_Ref39750182"/>
      <w:bookmarkStart w:id="120" w:name="_Ref39750131"/>
      <w:r>
        <w:t xml:space="preserve">Table </w:t>
      </w:r>
      <w:fldSimple w:instr=" SEQ Table \* ARABIC ">
        <w:r w:rsidR="00771C3A">
          <w:rPr>
            <w:noProof/>
          </w:rPr>
          <w:t>15</w:t>
        </w:r>
      </w:fldSimple>
      <w:bookmarkEnd w:id="119"/>
      <w:r>
        <w:t>: Key classes in the Household Ontology</w:t>
      </w:r>
      <w:bookmarkEnd w:id="120"/>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76A7BE5C" w:rsidR="003C093A" w:rsidRDefault="003C093A" w:rsidP="003C093A">
      <w:pPr>
        <w:pStyle w:val="Caption"/>
        <w:keepNext/>
      </w:pPr>
      <w:bookmarkStart w:id="121" w:name="_Ref39750278"/>
      <w:r>
        <w:t xml:space="preserve">Table </w:t>
      </w:r>
      <w:fldSimple w:instr=" SEQ Table \* ARABIC ">
        <w:r w:rsidR="00771C3A">
          <w:rPr>
            <w:noProof/>
          </w:rPr>
          <w:t>16</w:t>
        </w:r>
      </w:fldSimple>
      <w:bookmarkEnd w:id="121"/>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r>
        <w:t>Future Work</w:t>
      </w:r>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2" w:name="_Toc35948856"/>
      <w:r>
        <w:t>Organization Ontology</w:t>
      </w:r>
      <w:bookmarkEnd w:id="122"/>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0F777F85" w:rsidR="00384533" w:rsidRDefault="00384533" w:rsidP="00384533">
      <w:pPr>
        <w:pStyle w:val="Caption"/>
        <w:keepNext/>
      </w:pPr>
      <w:bookmarkStart w:id="123" w:name="_Ref39835538"/>
      <w:r>
        <w:t xml:space="preserve">Table </w:t>
      </w:r>
      <w:fldSimple w:instr=" SEQ Table \* ARABIC ">
        <w:r w:rsidR="00771C3A">
          <w:rPr>
            <w:noProof/>
          </w:rPr>
          <w:t>17</w:t>
        </w:r>
      </w:fldSimple>
      <w:bookmarkEnd w:id="123"/>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r>
        <w:t>Future Work</w:t>
      </w:r>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24" w:name="_Toc35948857"/>
      <w:r>
        <w:t>Building Ontology</w:t>
      </w:r>
      <w:bookmarkEnd w:id="124"/>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381C5A18" w:rsidR="009546C9" w:rsidRDefault="009546C9" w:rsidP="009546C9">
      <w:pPr>
        <w:pStyle w:val="Caption"/>
        <w:keepNext/>
      </w:pPr>
      <w:bookmarkStart w:id="125" w:name="_Ref40268849"/>
      <w:r>
        <w:t xml:space="preserve">Table </w:t>
      </w:r>
      <w:fldSimple w:instr=" SEQ Table \* ARABIC ">
        <w:r w:rsidR="00771C3A">
          <w:rPr>
            <w:noProof/>
          </w:rPr>
          <w:t>18</w:t>
        </w:r>
      </w:fldSimple>
      <w:bookmarkEnd w:id="125"/>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03F356E0" w:rsidR="009546C9" w:rsidRDefault="009546C9" w:rsidP="009546C9">
      <w:pPr>
        <w:pStyle w:val="Caption"/>
        <w:keepNext/>
      </w:pPr>
      <w:bookmarkStart w:id="126" w:name="_Ref40268851"/>
      <w:r>
        <w:t xml:space="preserve">Table </w:t>
      </w:r>
      <w:fldSimple w:instr=" SEQ Table \* ARABIC ">
        <w:r w:rsidR="00771C3A">
          <w:rPr>
            <w:noProof/>
          </w:rPr>
          <w:t>19</w:t>
        </w:r>
      </w:fldSimple>
      <w:bookmarkEnd w:id="126"/>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r>
        <w:t>Future work</w:t>
      </w:r>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27" w:name="_Toc35948858"/>
      <w:r>
        <w:t xml:space="preserve">Vehicle </w:t>
      </w:r>
      <w:commentRangeStart w:id="128"/>
      <w:r>
        <w:t>Ontology</w:t>
      </w:r>
      <w:bookmarkEnd w:id="127"/>
      <w:commentRangeEnd w:id="128"/>
      <w:r w:rsidR="00B6575D">
        <w:rPr>
          <w:rStyle w:val="CommentReference"/>
          <w:rFonts w:asciiTheme="minorHAnsi" w:eastAsiaTheme="minorEastAsia" w:hAnsiTheme="minorHAnsi"/>
          <w:b w:val="0"/>
          <w:bCs w:val="0"/>
          <w:i w:val="0"/>
          <w:iCs w:val="0"/>
        </w:rPr>
        <w:commentReference w:id="128"/>
      </w:r>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w:t>
      </w:r>
      <w:r>
        <w:t xml:space="preserve">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w:t>
      </w:r>
      <w:r>
        <w:t xml:space="preserve">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33D0AEF2" w:rsidR="00771C3A" w:rsidRDefault="00771C3A" w:rsidP="00771C3A">
      <w:pPr>
        <w:pStyle w:val="Caption"/>
        <w:keepNext/>
      </w:pPr>
      <w:bookmarkStart w:id="129" w:name="_Ref40950200"/>
      <w:r>
        <w:t xml:space="preserve">Table </w:t>
      </w:r>
      <w:fldSimple w:instr=" SEQ Table \* ARABIC ">
        <w:r>
          <w:rPr>
            <w:noProof/>
          </w:rPr>
          <w:t>20</w:t>
        </w:r>
      </w:fldSimple>
      <w:bookmarkEnd w:id="129"/>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uantity</w:t>
            </w:r>
            <w:r w:rsidRPr="00E057A2">
              <w:t xml:space="preserve">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bookmarkStart w:id="130" w:name="_GoBack"/>
            <w:bookmarkEnd w:id="130"/>
          </w:p>
        </w:tc>
      </w:tr>
    </w:tbl>
    <w:p w14:paraId="36EAD337" w14:textId="79587322" w:rsidR="00B52F27" w:rsidRDefault="00B52F27" w:rsidP="00E80D3C">
      <w:pPr>
        <w:pStyle w:val="Heading2"/>
      </w:pPr>
      <w:bookmarkStart w:id="131" w:name="_Toc35948859"/>
      <w:r>
        <w:t>Transportation System Ontology</w:t>
      </w:r>
      <w:bookmarkEnd w:id="131"/>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lastRenderedPageBreak/>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 xml:space="preserve">A Flow Control may be operative/inoperative at different times. For example, "no left </w:t>
      </w:r>
      <w:r w:rsidRPr="00503161">
        <w:lastRenderedPageBreak/>
        <w:t>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lastRenderedPageBreak/>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019935"/>
                    </a:xfrm>
                    <a:prstGeom prst="rect">
                      <a:avLst/>
                    </a:prstGeom>
                  </pic:spPr>
                </pic:pic>
              </a:graphicData>
            </a:graphic>
          </wp:inline>
        </w:drawing>
      </w:r>
    </w:p>
    <w:p w14:paraId="40E9D59D" w14:textId="359EBBE3"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lastRenderedPageBreak/>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 xml:space="preserve">'has denominator' only </w:t>
            </w:r>
            <w:r w:rsidRPr="000B5886">
              <w:lastRenderedPageBreak/>
              <w:t>(</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lastRenderedPageBreak/>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w:t>
            </w:r>
            <w:r>
              <w:lastRenderedPageBreak/>
              <w:t>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w:t>
            </w:r>
            <w:r>
              <w:lastRenderedPageBreak/>
              <w:t>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32" w:author="Megan Katsumi [2]" w:date="2018-11-14T08:39:00Z">
              <w:r>
                <w:t>LoopDetector</w:t>
              </w:r>
            </w:ins>
          </w:p>
        </w:tc>
        <w:tc>
          <w:tcPr>
            <w:tcW w:w="2310" w:type="dxa"/>
          </w:tcPr>
          <w:p w14:paraId="39B665CE" w14:textId="768C97D5" w:rsidR="00F92DE6" w:rsidRDefault="00F92DE6" w:rsidP="00F92DE6">
            <w:ins w:id="133" w:author="Megan Katsumi [2]" w:date="2018-11-14T09:12:00Z">
              <w:r>
                <w:t>sosa:</w:t>
              </w:r>
            </w:ins>
            <w:ins w:id="134" w:author="Megan Katsumi [2]" w:date="2018-11-14T10:30:00Z">
              <w:r>
                <w:t>detects</w:t>
              </w:r>
            </w:ins>
          </w:p>
        </w:tc>
        <w:tc>
          <w:tcPr>
            <w:tcW w:w="4293" w:type="dxa"/>
          </w:tcPr>
          <w:p w14:paraId="256C6CC0" w14:textId="2E4DF2A3" w:rsidR="00F92DE6" w:rsidRDefault="00F92DE6" w:rsidP="00F92DE6">
            <w:pPr>
              <w:tabs>
                <w:tab w:val="center" w:pos="2335"/>
              </w:tabs>
            </w:pPr>
            <w:ins w:id="135"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36" w:author="Megan Katsumi [2]" w:date="2018-11-14T10:30:00Z">
              <w:r>
                <w:t>sosa:observes</w:t>
              </w:r>
            </w:ins>
          </w:p>
        </w:tc>
        <w:tc>
          <w:tcPr>
            <w:tcW w:w="4293" w:type="dxa"/>
          </w:tcPr>
          <w:p w14:paraId="34D9286A" w14:textId="443F730D" w:rsidR="00F92DE6" w:rsidRDefault="00F92DE6" w:rsidP="00F92DE6">
            <w:pPr>
              <w:tabs>
                <w:tab w:val="center" w:pos="2335"/>
              </w:tabs>
            </w:pPr>
            <w:ins w:id="137"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38" w:author="Megan Katsumi [2]" w:date="2018-11-14T10:32:00Z">
              <w:r>
                <w:t>sosa:observes</w:t>
              </w:r>
            </w:ins>
          </w:p>
        </w:tc>
        <w:tc>
          <w:tcPr>
            <w:tcW w:w="4293" w:type="dxa"/>
          </w:tcPr>
          <w:p w14:paraId="45D6BFE2" w14:textId="6B215E2F" w:rsidR="00F92DE6" w:rsidRDefault="00F92DE6" w:rsidP="00F92DE6">
            <w:pPr>
              <w:tabs>
                <w:tab w:val="center" w:pos="2335"/>
              </w:tabs>
            </w:pPr>
            <w:ins w:id="139"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40" w:author="Megan Katsumi [2]" w:date="2018-11-14T10:32:00Z">
              <w:r>
                <w:t>sosa:observes</w:t>
              </w:r>
            </w:ins>
          </w:p>
        </w:tc>
        <w:tc>
          <w:tcPr>
            <w:tcW w:w="4293" w:type="dxa"/>
          </w:tcPr>
          <w:p w14:paraId="6B904044" w14:textId="4B4711CD" w:rsidR="00F92DE6" w:rsidRDefault="00F92DE6" w:rsidP="00F92DE6">
            <w:pPr>
              <w:tabs>
                <w:tab w:val="center" w:pos="2335"/>
              </w:tabs>
            </w:pPr>
            <w:ins w:id="141" w:author="Megan Katsumi [2]" w:date="2018-11-14T10:32:00Z">
              <w:r>
                <w:t>{</w:t>
              </w:r>
            </w:ins>
            <w:ins w:id="142" w:author="Megan Katsumi [2]" w:date="2018-11-14T10:33:00Z">
              <w:r>
                <w:t>mean_</w:t>
              </w:r>
            </w:ins>
            <w:ins w:id="143" w:author="Megan Katsumi [2]" w:date="2018-11-14T11:14:00Z">
              <w:r>
                <w:t>travel_</w:t>
              </w:r>
            </w:ins>
            <w:ins w:id="144"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45" w:author="Megan Katsumi [2]" w:date="2018-11-14T09:25:00Z">
              <w:r>
                <w:t>sosa:madeObservation</w:t>
              </w:r>
            </w:ins>
          </w:p>
        </w:tc>
        <w:tc>
          <w:tcPr>
            <w:tcW w:w="4293" w:type="dxa"/>
          </w:tcPr>
          <w:p w14:paraId="0EBFD551" w14:textId="3211FBD3" w:rsidR="00F92DE6" w:rsidRDefault="00F92DE6" w:rsidP="00F92DE6">
            <w:pPr>
              <w:tabs>
                <w:tab w:val="center" w:pos="2335"/>
              </w:tabs>
            </w:pPr>
            <w:ins w:id="146" w:author="Megan Katsumi [2]" w:date="2018-11-14T09:25:00Z">
              <w:r>
                <w:t>only (sosa:Observation and sosa:hasFeatureOfInterest</w:t>
              </w:r>
            </w:ins>
            <w:ins w:id="147" w:author="Megan Katsumi [2]" w:date="2018-11-14T09:26:00Z">
              <w:r>
                <w:t xml:space="preserve"> only transport:</w:t>
              </w:r>
            </w:ins>
            <w:ins w:id="148" w:author="Megan Katsumi [2]" w:date="2018-11-14T10:27:00Z">
              <w:r>
                <w:t>Arc</w:t>
              </w:r>
            </w:ins>
            <w:ins w:id="149" w:author="Megan Katsumi [2]" w:date="2018-11-14T10:35:00Z">
              <w:r>
                <w:t xml:space="preserve"> and sosa:</w:t>
              </w:r>
            </w:ins>
            <w:ins w:id="150" w:author="Megan Katsumi [2]" w:date="2018-11-14T12:23:00Z">
              <w:r>
                <w:t>wasO</w:t>
              </w:r>
            </w:ins>
            <w:ins w:id="151" w:author="Megan Katsumi [2]" w:date="2018-11-14T10:35:00Z">
              <w:r>
                <w:t>riginatedBy {vehicle</w:t>
              </w:r>
            </w:ins>
            <w:ins w:id="152" w:author="Megan Katsumi [2]" w:date="2018-11-14T10:36:00Z">
              <w:r>
                <w:t>_presence}</w:t>
              </w:r>
            </w:ins>
            <w:r>
              <w:t xml:space="preserve"> and </w:t>
            </w:r>
            <w:r w:rsidRPr="009C34EF">
              <w:rPr>
                <w:highlight w:val="yellow"/>
              </w:rPr>
              <w:t>sosa:hasResult RoadOccupancy or VehicleVolume or MeanTravelSpeed</w:t>
            </w:r>
            <w:ins w:id="153"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54" w:author="Megan Katsumi [2]" w:date="2018-11-14T09:12:00Z">
              <w:r>
                <w:lastRenderedPageBreak/>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55"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56"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57" w:author="Megan Katsumi [2]" w:date="2018-11-14T10:32:00Z">
              <w:r w:rsidRPr="009C34EF">
                <w:t>{</w:t>
              </w:r>
            </w:ins>
            <w:ins w:id="158" w:author="Megan Katsumi [2]" w:date="2018-11-14T10:33:00Z">
              <w:r w:rsidRPr="009C34EF">
                <w:t>mean_</w:t>
              </w:r>
            </w:ins>
            <w:ins w:id="159" w:author="Megan Katsumi [2]" w:date="2018-11-14T11:14:00Z">
              <w:r w:rsidRPr="009C34EF">
                <w:t>travel_</w:t>
              </w:r>
            </w:ins>
            <w:ins w:id="160"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lastRenderedPageBreak/>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w:t>
      </w:r>
      <w:r w:rsidR="00D739CC">
        <w:lastRenderedPageBreak/>
        <w:t xml:space="preserve">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61" w:name="_Toc35948860"/>
      <w:r>
        <w:t xml:space="preserve">Travel </w:t>
      </w:r>
      <w:r w:rsidR="00E91E39">
        <w:t>Costs</w:t>
      </w:r>
      <w:bookmarkEnd w:id="16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r>
      <w:r w:rsidR="0071652C">
        <w:lastRenderedPageBreak/>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62" w:name="_Toc35948861"/>
      <w:r>
        <w:t>Parking Ontology</w:t>
      </w:r>
      <w:bookmarkEnd w:id="162"/>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w:t>
      </w:r>
      <w:r>
        <w:lastRenderedPageBreak/>
        <w:t>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lastRenderedPageBreak/>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lastRenderedPageBreak/>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commentRangeStart w:id="163"/>
            <w:r>
              <w:t>appliesFor</w:t>
            </w:r>
          </w:p>
        </w:tc>
        <w:tc>
          <w:tcPr>
            <w:tcW w:w="3798" w:type="dxa"/>
          </w:tcPr>
          <w:p w14:paraId="2B8EDD84" w14:textId="171B6DF4" w:rsidR="001D7CBC" w:rsidRDefault="001D7CBC" w:rsidP="001D7CBC">
            <w:r>
              <w:t>only vehicle:VehicleType</w:t>
            </w:r>
            <w:commentRangeEnd w:id="163"/>
            <w:r w:rsidR="00640A2A">
              <w:rPr>
                <w:rStyle w:val="CommentReference"/>
                <w:rFonts w:asciiTheme="minorHAnsi" w:eastAsiaTheme="minorEastAsia" w:hAnsiTheme="minorHAnsi"/>
                <w:lang w:val="en-US" w:bidi="en-US"/>
              </w:rPr>
              <w:commentReference w:id="163"/>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64" w:name="_Toc35948862"/>
      <w:r>
        <w:t>Public</w:t>
      </w:r>
      <w:r w:rsidR="00BD7C89">
        <w:t xml:space="preserve"> Transit Ontology</w:t>
      </w:r>
      <w:bookmarkEnd w:id="164"/>
    </w:p>
    <w:p w14:paraId="6A7EE14B" w14:textId="07F0684A" w:rsidR="00D479C9" w:rsidRDefault="00E15B58" w:rsidP="00D479C9">
      <w:pPr>
        <w:rPr>
          <w:i/>
        </w:rPr>
      </w:pPr>
      <w:hyperlink r:id="rId33"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lastRenderedPageBreak/>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lastRenderedPageBreak/>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lastRenderedPageBreak/>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lastRenderedPageBreak/>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lastRenderedPageBreak/>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lastRenderedPageBreak/>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lastRenderedPageBreak/>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65" w:name="_Toc35948863"/>
      <w:r>
        <w:t>Land Use</w:t>
      </w:r>
      <w:r w:rsidR="00BA1ACD">
        <w:t xml:space="preserve"> Ontology</w:t>
      </w:r>
      <w:bookmarkEnd w:id="165"/>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lastRenderedPageBreak/>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lastRenderedPageBreak/>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lastRenderedPageBreak/>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lastRenderedPageBreak/>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lastRenderedPageBreak/>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66" w:name="_Toc35948864"/>
      <w:r>
        <w:t>Trip</w:t>
      </w:r>
      <w:r w:rsidR="00BA1ACD">
        <w:t xml:space="preserve"> Ontology</w:t>
      </w:r>
      <w:bookmarkEnd w:id="166"/>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r>
      <w:r w:rsidR="00AA6251">
        <w:lastRenderedPageBreak/>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67" w:name="_Toc35948865"/>
      <w:r>
        <w:t>Trip Costs</w:t>
      </w:r>
      <w:bookmarkEnd w:id="167"/>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lastRenderedPageBreak/>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lastRenderedPageBreak/>
        <w:t xml:space="preserve">iCity-Trip </w:t>
      </w:r>
    </w:p>
    <w:p w14:paraId="157C7967" w14:textId="77777777" w:rsidR="00B13565" w:rsidRDefault="00B13565" w:rsidP="00B13565">
      <w:pPr>
        <w:pStyle w:val="Heading2"/>
      </w:pPr>
      <w:bookmarkStart w:id="168" w:name="_Toc35948866"/>
      <w:r>
        <w:t>Urban System Ontology</w:t>
      </w:r>
      <w:bookmarkEnd w:id="168"/>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69"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lastRenderedPageBreak/>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lastRenderedPageBreak/>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70"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lastRenderedPageBreak/>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71" w:name="_Toc35948867"/>
      <w:r>
        <w:t>Evaluation</w:t>
      </w:r>
      <w:bookmarkEnd w:id="171"/>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72" w:name="_Toc35948868"/>
      <w:r>
        <w:t>Consistency</w:t>
      </w:r>
      <w:bookmarkEnd w:id="172"/>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73" w:name="_Toc35948869"/>
      <w:r>
        <w:lastRenderedPageBreak/>
        <w:t>Competency</w:t>
      </w:r>
      <w:bookmarkEnd w:id="173"/>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74"/>
      <w:r w:rsidR="00315993">
        <w:rPr>
          <w:lang w:val="en-US" w:bidi="en-US"/>
        </w:rPr>
        <w:t>section</w:t>
      </w:r>
      <w:commentRangeEnd w:id="174"/>
      <w:r w:rsidR="00535EDF">
        <w:rPr>
          <w:rStyle w:val="CommentReference"/>
          <w:rFonts w:asciiTheme="minorHAnsi" w:eastAsiaTheme="minorEastAsia" w:hAnsiTheme="minorHAnsi"/>
          <w:lang w:val="en-US" w:bidi="en-US"/>
        </w:rPr>
        <w:commentReference w:id="174"/>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lastRenderedPageBreak/>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75" w:name="_Toc35948870"/>
      <w:r>
        <w:t>CQs for Land Use and Transportation Simulation</w:t>
      </w:r>
      <w:bookmarkEnd w:id="175"/>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lastRenderedPageBreak/>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lastRenderedPageBreak/>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lastRenderedPageBreak/>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76" w:name="_Toc35948871"/>
      <w:r>
        <w:lastRenderedPageBreak/>
        <w:t xml:space="preserve">CQs for </w:t>
      </w:r>
      <w:r w:rsidR="00FE1FC4">
        <w:t>Transit Research</w:t>
      </w:r>
      <w:bookmarkEnd w:id="176"/>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lastRenderedPageBreak/>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lastRenderedPageBreak/>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77" w:name="_Toc35948872"/>
      <w:r>
        <w:t xml:space="preserve">CQs for </w:t>
      </w:r>
      <w:r w:rsidR="00FE1FC4">
        <w:t>Smart Parking Applications</w:t>
      </w:r>
      <w:bookmarkEnd w:id="177"/>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lastRenderedPageBreak/>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lastRenderedPageBreak/>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lastRenderedPageBreak/>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lastRenderedPageBreak/>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lastRenderedPageBreak/>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78" w:name="_Toc35948873"/>
      <w:r>
        <w:t xml:space="preserve">CQs for </w:t>
      </w:r>
      <w:r w:rsidR="00FE1FC4">
        <w:t xml:space="preserve">ATIS via </w:t>
      </w:r>
      <w:r w:rsidR="000D2B4D">
        <w:t>ITSoS</w:t>
      </w:r>
      <w:bookmarkEnd w:id="178"/>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lastRenderedPageBreak/>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lastRenderedPageBreak/>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9" w:name="_Toc35948874"/>
      <w:r>
        <w:t xml:space="preserve">CQs for </w:t>
      </w:r>
      <w:r w:rsidR="00FE1FC4">
        <w:t>ArcGIS Query Support</w:t>
      </w:r>
      <w:bookmarkEnd w:id="179"/>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80" w:name="_Ref20730202"/>
      <w:bookmarkStart w:id="181" w:name="_Toc35948875"/>
      <w:r>
        <w:lastRenderedPageBreak/>
        <w:t>Application</w:t>
      </w:r>
      <w:bookmarkEnd w:id="170"/>
      <w:bookmarkEnd w:id="180"/>
      <w:bookmarkEnd w:id="181"/>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82" w:name="_Toc35948876"/>
      <w:r>
        <w:t>Exploration of Travel Model Data</w:t>
      </w:r>
      <w:bookmarkEnd w:id="182"/>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w:t>
      </w:r>
      <w:r w:rsidR="0071145B">
        <w:lastRenderedPageBreak/>
        <w:t xml:space="preserve">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83" w:name="_Ref23932608"/>
      <w:r>
        <w:t xml:space="preserve">Figure </w:t>
      </w:r>
      <w:fldSimple w:instr=" SEQ Figure \* ARABIC ">
        <w:r w:rsidR="000F4793">
          <w:rPr>
            <w:noProof/>
          </w:rPr>
          <w:t>19</w:t>
        </w:r>
      </w:fldSimple>
      <w:bookmarkEnd w:id="183"/>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84" w:name="_Ref23927063"/>
      <w:r>
        <w:t xml:space="preserve">Figure </w:t>
      </w:r>
      <w:fldSimple w:instr=" SEQ Figure \* ARABIC ">
        <w:r w:rsidR="000F4793">
          <w:rPr>
            <w:noProof/>
          </w:rPr>
          <w:t>20</w:t>
        </w:r>
      </w:fldSimple>
      <w:bookmarkEnd w:id="184"/>
      <w:r>
        <w:t>: Architecture with LD-R supported data access.</w:t>
      </w:r>
    </w:p>
    <w:p w14:paraId="7B289DFD" w14:textId="77777777" w:rsidR="007B4B5D" w:rsidRDefault="007B4B5D" w:rsidP="007B4B5D">
      <w:pPr>
        <w:pStyle w:val="Heading3"/>
      </w:pPr>
      <w:bookmarkStart w:id="185" w:name="_Toc35948877"/>
      <w:r>
        <w:lastRenderedPageBreak/>
        <w:t>Summary of Facets</w:t>
      </w:r>
      <w:bookmarkEnd w:id="185"/>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lastRenderedPageBreak/>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86" w:name="_Toc35948878"/>
      <w:r>
        <w:t>Data Mappings</w:t>
      </w:r>
      <w:bookmarkEnd w:id="186"/>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lastRenderedPageBreak/>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 xml:space="preserve">Appendix </w:t>
      </w:r>
      <w:r w:rsidR="005A6FB2">
        <w:rPr>
          <w:lang w:val="en-US" w:bidi="en-US"/>
        </w:rPr>
        <w:t>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87" w:name="_Toc35948879"/>
      <w:r>
        <w:t>Future Work</w:t>
      </w:r>
      <w:bookmarkEnd w:id="187"/>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88" w:name="_Toc35948880"/>
      <w:r>
        <w:t>Analysis of TTC Data for Bus Bridging Study</w:t>
      </w:r>
      <w:bookmarkEnd w:id="188"/>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w:t>
      </w:r>
      <w:r w:rsidR="00AC522F">
        <w:rPr>
          <w:lang w:val="en-US" w:bidi="en-US"/>
        </w:rPr>
        <w:lastRenderedPageBreak/>
        <w:t xml:space="preserve">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9" w:name="_Toc35948881"/>
      <w:r>
        <w:t>Data mapping</w:t>
      </w:r>
      <w:bookmarkEnd w:id="189"/>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90" w:name="_Toc35948882"/>
      <w:r>
        <w:t>Queries</w:t>
      </w:r>
      <w:bookmarkEnd w:id="190"/>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w:t>
      </w:r>
      <w:r>
        <w:lastRenderedPageBreak/>
        <w:t xml:space="preserve">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91" w:name="_Toc35948883"/>
      <w:r>
        <w:t>Future Work</w:t>
      </w:r>
      <w:bookmarkEnd w:id="191"/>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92"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92"/>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93" w:name="_Toc35948885"/>
      <w:r>
        <w:t xml:space="preserve">Project 1.2: </w:t>
      </w:r>
      <w:r w:rsidR="000D2B4D">
        <w:t>ITSoS</w:t>
      </w:r>
      <w:r>
        <w:t xml:space="preserve"> Architecture</w:t>
      </w:r>
      <w:bookmarkEnd w:id="193"/>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lastRenderedPageBreak/>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94" w:name="_Ref20547299"/>
      <w:r>
        <w:t xml:space="preserve">Figure </w:t>
      </w:r>
      <w:fldSimple w:instr=" SEQ Figure \* ARABIC ">
        <w:r w:rsidR="000F4793">
          <w:rPr>
            <w:noProof/>
          </w:rPr>
          <w:t>21</w:t>
        </w:r>
      </w:fldSimple>
      <w:bookmarkEnd w:id="194"/>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 xml:space="preserve">be interpretable in the </w:t>
      </w:r>
      <w:r w:rsidRPr="001E707F">
        <w:rPr>
          <w:rFonts w:asciiTheme="majorBidi" w:hAnsiTheme="majorBidi" w:cstheme="majorBidi"/>
        </w:rPr>
        <w:lastRenderedPageBreak/>
        <w:t>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lastRenderedPageBreak/>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95" w:name="_Ref31010994"/>
      <w:r>
        <w:t xml:space="preserve">Figure </w:t>
      </w:r>
      <w:fldSimple w:instr=" SEQ Figure \* ARABIC ">
        <w:r w:rsidR="000F4793">
          <w:rPr>
            <w:noProof/>
          </w:rPr>
          <w:t>22</w:t>
        </w:r>
      </w:fldSimple>
      <w:bookmarkEnd w:id="195"/>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96" w:name="_Toc35948886"/>
      <w:r>
        <w:t xml:space="preserve">ATIS </w:t>
      </w:r>
      <w:r w:rsidR="00220D83">
        <w:t>Application</w:t>
      </w:r>
      <w:bookmarkEnd w:id="196"/>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 xml:space="preserve">remove server. There exist a number of other data stores that might have been used and would provide similar API functionality. </w:t>
      </w:r>
      <w:r w:rsidRPr="009961A8">
        <w:rPr>
          <w:rFonts w:asciiTheme="majorBidi" w:hAnsiTheme="majorBidi" w:cstheme="majorBidi"/>
        </w:rPr>
        <w:lastRenderedPageBreak/>
        <w:t>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97" w:name="_Ref31188977"/>
      <w:bookmarkStart w:id="198" w:name="_Toc35948887"/>
      <w:r>
        <w:t>Data Mapping</w:t>
      </w:r>
      <w:bookmarkEnd w:id="197"/>
      <w:bookmarkEnd w:id="198"/>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lastRenderedPageBreak/>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9" w:name="_Toc35948888"/>
      <w:r>
        <w:t>Future Work</w:t>
      </w:r>
      <w:bookmarkEnd w:id="199"/>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200" w:name="_Toc35948889"/>
      <w:r>
        <w:t>Integration with ArcGIS</w:t>
      </w:r>
      <w:bookmarkEnd w:id="200"/>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w:t>
      </w:r>
      <w:r w:rsidR="001F1E55">
        <w:rPr>
          <w:lang w:val="en-US" w:bidi="en-US"/>
        </w:rPr>
        <w:lastRenderedPageBreak/>
        <w:t xml:space="preserve">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201" w:name="_Toc35948890"/>
      <w:r>
        <w:t>Initial Implementation</w:t>
      </w:r>
      <w:bookmarkEnd w:id="201"/>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lastRenderedPageBreak/>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202" w:name="_Ref31279945"/>
      <w:r>
        <w:t xml:space="preserve">Figure </w:t>
      </w:r>
      <w:fldSimple w:instr=" SEQ Figure \* ARABIC ">
        <w:r w:rsidR="000F4793">
          <w:rPr>
            <w:noProof/>
          </w:rPr>
          <w:t>23</w:t>
        </w:r>
      </w:fldSimple>
      <w:bookmarkEnd w:id="202"/>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203" w:name="_Toc35948891"/>
      <w:r>
        <w:t>Data Mapping</w:t>
      </w:r>
      <w:bookmarkEnd w:id="203"/>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lastRenderedPageBreak/>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204" w:name="_Toc35948892"/>
      <w:r>
        <w:t>Future Work</w:t>
      </w:r>
      <w:bookmarkEnd w:id="204"/>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 xml:space="preserve">There are other opportunities for future development of the GFX Ontology extension as well. More meaningful taxonomies could be imposed on the existing land use, land cover, and road </w:t>
      </w:r>
      <w:r>
        <w:rPr>
          <w:lang w:val="en-US" w:bidi="en-US"/>
        </w:rPr>
        <w:lastRenderedPageBreak/>
        <w:t>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205" w:name="_Toc35948893"/>
      <w:r>
        <w:t>Workflows</w:t>
      </w:r>
      <w:bookmarkEnd w:id="205"/>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206" w:name="_Toc35948894"/>
      <w:r>
        <w:t>Data Mapping</w:t>
      </w:r>
      <w:bookmarkEnd w:id="206"/>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207" w:name="_Toc35948895"/>
      <w:r>
        <w:t>Alternative approaches</w:t>
      </w:r>
      <w:bookmarkEnd w:id="207"/>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w:t>
      </w:r>
      <w:r w:rsidR="0015597C">
        <w:lastRenderedPageBreak/>
        <w:t xml:space="preserve">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208" w:name="_Toc35948896"/>
      <w:r>
        <w:t>Basic data mapping/import workflow with Karma and Virtuoso</w:t>
      </w:r>
      <w:bookmarkEnd w:id="208"/>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lastRenderedPageBreak/>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9" w:name="_Toc35948897"/>
      <w:r>
        <w:lastRenderedPageBreak/>
        <w:t>Repeat</w:t>
      </w:r>
      <w:r w:rsidR="00177339">
        <w:t>ed</w:t>
      </w:r>
      <w:r>
        <w:t xml:space="preserve"> Data Mappings</w:t>
      </w:r>
      <w:bookmarkEnd w:id="20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10" w:name="_Toc35948898"/>
      <w:r>
        <w:rPr>
          <w:rFonts w:eastAsia="Times New Roman"/>
          <w:bdr w:val="none" w:sz="0" w:space="0" w:color="auto" w:frame="1"/>
          <w:lang w:eastAsia="en-CA"/>
        </w:rPr>
        <w:t>Offline Batch Mapping</w:t>
      </w:r>
      <w:bookmarkEnd w:id="21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11" w:name="_Toc35948899"/>
      <w:r w:rsidR="00BC5E3C">
        <w:t>Data Storage</w:t>
      </w:r>
      <w:r w:rsidR="00512CBF">
        <w:t xml:space="preserve"> and Access</w:t>
      </w:r>
      <w:bookmarkEnd w:id="211"/>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12" w:name="_Toc35948900"/>
      <w:r>
        <w:t>Upload to triple</w:t>
      </w:r>
      <w:r w:rsidR="008A255C">
        <w:t xml:space="preserve"> </w:t>
      </w:r>
      <w:r>
        <w:t>store</w:t>
      </w:r>
      <w:bookmarkEnd w:id="212"/>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13" w:name="_Toc35948901"/>
      <w:r>
        <w:t>Ontology Documentation</w:t>
      </w:r>
      <w:bookmarkEnd w:id="213"/>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14" w:name="_Toc35948902"/>
      <w:r>
        <w:t>Ontology Versioning</w:t>
      </w:r>
      <w:bookmarkEnd w:id="214"/>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15" w:name="_Toc35948903"/>
      <w:r>
        <w:t xml:space="preserve">Versioning </w:t>
      </w:r>
      <w:r w:rsidR="003477E9">
        <w:t>Principles</w:t>
      </w:r>
      <w:bookmarkEnd w:id="215"/>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16" w:name="_Toc35948904"/>
      <w:r w:rsidRPr="00243796">
        <w:t>Process</w:t>
      </w:r>
      <w:r>
        <w:t xml:space="preserve"> to Update Ontology-x.owl</w:t>
      </w:r>
      <w:bookmarkEnd w:id="216"/>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17" w:name="_Toc35948905"/>
      <w:r>
        <w:t>Versioning infrastructure</w:t>
      </w:r>
      <w:bookmarkEnd w:id="217"/>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18" w:name="_Toc35948906"/>
      <w:r>
        <w:lastRenderedPageBreak/>
        <w:t>Future Work</w:t>
      </w:r>
      <w:bookmarkEnd w:id="169"/>
      <w:bookmarkEnd w:id="218"/>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 xml:space="preserve">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w:t>
      </w:r>
      <w:r>
        <w:lastRenderedPageBreak/>
        <w:t>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19" w:name="_Ref35260224"/>
      <w:r>
        <w:t xml:space="preserve">Figure </w:t>
      </w:r>
      <w:fldSimple w:instr=" SEQ Figure \* ARABIC ">
        <w:r w:rsidR="000F4793">
          <w:rPr>
            <w:noProof/>
          </w:rPr>
          <w:t>24</w:t>
        </w:r>
      </w:fldSimple>
      <w:bookmarkEnd w:id="219"/>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20" w:name="_Toc35948907"/>
      <w:r w:rsidRPr="00045329">
        <w:lastRenderedPageBreak/>
        <w:t>Acknowledgements</w:t>
      </w:r>
      <w:bookmarkEnd w:id="220"/>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21" w:name="_Toc35948908"/>
      <w:r>
        <w:lastRenderedPageBreak/>
        <w:t>References</w:t>
      </w:r>
      <w:bookmarkEnd w:id="221"/>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22" w:name="_Ref32405146"/>
      <w:bookmarkStart w:id="223" w:name="_Toc35948909"/>
      <w:r w:rsidR="00DE663F">
        <w:t>TASHA Data Mapping</w:t>
      </w:r>
      <w:bookmarkEnd w:id="222"/>
      <w:bookmarkEnd w:id="223"/>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24" w:name="_Toc35948910"/>
      <w:r>
        <w:t>Mapping</w:t>
      </w:r>
      <w:bookmarkEnd w:id="22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25" w:name="_Toc35948911"/>
      <w:r>
        <w:t>Simulation Metadata</w:t>
      </w:r>
      <w:bookmarkEnd w:id="22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26" w:name="_Toc35948912"/>
      <w:r>
        <w:t>Mississauga Zones</w:t>
      </w:r>
      <w:bookmarkEnd w:id="226"/>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27" w:name="_Toc35948913"/>
      <w:r>
        <w:t>persons.csv</w:t>
      </w:r>
      <w:bookmarkEnd w:id="227"/>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28" w:name="_Toc35948914"/>
      <w:r>
        <w:t>trips.csv</w:t>
      </w:r>
      <w:bookmarkEnd w:id="228"/>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9" w:name="_Toc35948915"/>
      <w:r>
        <w:t>trip_modes.csv</w:t>
      </w:r>
      <w:bookmarkEnd w:id="229"/>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30" w:name="_Toc35948916"/>
      <w:r>
        <w:t>trip_stations.csv</w:t>
      </w:r>
      <w:bookmarkEnd w:id="230"/>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31" w:name="_Toc35948917"/>
      <w:r>
        <w:t>facilitate_passenger.csv</w:t>
      </w:r>
      <w:bookmarkEnd w:id="231"/>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32" w:name="_Toc35948918"/>
      <w:r>
        <w:t>Futur</w:t>
      </w:r>
      <w:r w:rsidR="004E3418">
        <w:t>e Work</w:t>
      </w:r>
      <w:bookmarkEnd w:id="232"/>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33" w:name="_Ref31182931"/>
      <w:bookmarkStart w:id="234" w:name="_Toc35948919"/>
      <w:commentRangeStart w:id="235"/>
      <w:r>
        <w:lastRenderedPageBreak/>
        <w:t>Transit</w:t>
      </w:r>
      <w:commentRangeEnd w:id="235"/>
      <w:r w:rsidR="00663AFE">
        <w:rPr>
          <w:rStyle w:val="CommentReference"/>
          <w:rFonts w:asciiTheme="minorHAnsi" w:eastAsiaTheme="minorEastAsia" w:hAnsiTheme="minorHAnsi"/>
          <w:b w:val="0"/>
          <w:bCs w:val="0"/>
          <w:kern w:val="0"/>
        </w:rPr>
        <w:commentReference w:id="235"/>
      </w:r>
      <w:r>
        <w:t xml:space="preserve"> Data Mapping</w:t>
      </w:r>
      <w:bookmarkEnd w:id="233"/>
      <w:bookmarkEnd w:id="234"/>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36" w:name="_Toc35948920"/>
      <w:r>
        <w:t>Subway &amp; SRT Logs (December 2018)</w:t>
      </w:r>
      <w:bookmarkEnd w:id="236"/>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37"/>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37"/>
      <w:r>
        <w:rPr>
          <w:rStyle w:val="CommentReference"/>
          <w:rFonts w:ascii="Times New Roman" w:eastAsia="Times New Roman" w:hAnsi="Times New Roman"/>
          <w:lang w:val="en-CA"/>
        </w:rPr>
        <w:commentReference w:id="237"/>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38" w:name="_Toc35948921"/>
      <w:r w:rsidRPr="00EC2F24">
        <w:t>AVL Data (TTC NVAS XML Feed)</w:t>
      </w:r>
      <w:bookmarkEnd w:id="238"/>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E15B58"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9" w:name="_Toc35948922"/>
      <w:r w:rsidRPr="00EC2F24">
        <w:t>TTC Routes &amp; Schedules (gtfs)</w:t>
      </w:r>
      <w:bookmarkEnd w:id="239"/>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40" w:name="_Toc35948923"/>
      <w:r>
        <w:rPr>
          <w:lang w:val="en-CA"/>
        </w:rPr>
        <w:t>agency.txt</w:t>
      </w:r>
      <w:bookmarkEnd w:id="240"/>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41" w:name="_Toc35948924"/>
      <w:r>
        <w:rPr>
          <w:lang w:val="en-CA"/>
        </w:rPr>
        <w:t>calendar_dates.txt</w:t>
      </w:r>
      <w:bookmarkEnd w:id="241"/>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42" w:name="_Toc35948925"/>
      <w:r>
        <w:rPr>
          <w:lang w:val="en-CA"/>
        </w:rPr>
        <w:t>calendar.txt</w:t>
      </w:r>
      <w:bookmarkEnd w:id="242"/>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43" w:name="_Toc35948926"/>
      <w:r>
        <w:rPr>
          <w:lang w:val="en-CA"/>
        </w:rPr>
        <w:t>routes.txt</w:t>
      </w:r>
      <w:bookmarkEnd w:id="243"/>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44" w:name="_Toc35948927"/>
      <w:r>
        <w:rPr>
          <w:lang w:val="en-CA"/>
        </w:rPr>
        <w:t>shapes.txt</w:t>
      </w:r>
      <w:bookmarkEnd w:id="244"/>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45" w:name="_Toc35948928"/>
      <w:r>
        <w:rPr>
          <w:lang w:val="en-CA"/>
        </w:rPr>
        <w:t>stop_times.txt</w:t>
      </w:r>
      <w:bookmarkEnd w:id="245"/>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46" w:name="_Toc35948929"/>
      <w:r>
        <w:rPr>
          <w:lang w:val="en-CA"/>
        </w:rPr>
        <w:lastRenderedPageBreak/>
        <w:t>stops.txt</w:t>
      </w:r>
      <w:bookmarkEnd w:id="246"/>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47" w:name="_Toc35948930"/>
      <w:r>
        <w:rPr>
          <w:lang w:val="en-CA"/>
        </w:rPr>
        <w:lastRenderedPageBreak/>
        <w:t>trips.txt</w:t>
      </w:r>
      <w:bookmarkEnd w:id="247"/>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48" w:name="_Ref31189297"/>
      <w:bookmarkStart w:id="249" w:name="_Toc35948931"/>
      <w:r>
        <w:lastRenderedPageBreak/>
        <w:t>Loop Detector Data Mapping</w:t>
      </w:r>
      <w:bookmarkEnd w:id="248"/>
      <w:bookmarkEnd w:id="249"/>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50" w:name="_Ref13653957"/>
      <w:r>
        <w:t xml:space="preserve">Figure </w:t>
      </w:r>
      <w:fldSimple w:instr=" SEQ Figure \* ARABIC ">
        <w:r w:rsidR="000F4793">
          <w:rPr>
            <w:noProof/>
          </w:rPr>
          <w:t>25</w:t>
        </w:r>
      </w:fldSimple>
      <w:bookmarkEnd w:id="250"/>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51" w:name="_Ref31283921"/>
      <w:bookmarkStart w:id="252" w:name="_Toc35948932"/>
      <w:r>
        <w:lastRenderedPageBreak/>
        <w:t>Esri GFX Data Mapping</w:t>
      </w:r>
      <w:bookmarkEnd w:id="251"/>
      <w:bookmarkEnd w:id="252"/>
    </w:p>
    <w:p w14:paraId="10865D50" w14:textId="03409034" w:rsidR="00C73696" w:rsidRDefault="00C73696" w:rsidP="00C73696">
      <w:pPr>
        <w:pStyle w:val="Heading1"/>
        <w:numPr>
          <w:ilvl w:val="0"/>
          <w:numId w:val="0"/>
        </w:numPr>
        <w:ind w:left="432" w:hanging="432"/>
        <w:rPr>
          <w:lang w:val="en-CA"/>
        </w:rPr>
      </w:pPr>
      <w:bookmarkStart w:id="253" w:name="_Toc35948933"/>
      <w:r>
        <w:rPr>
          <w:lang w:val="en-CA"/>
        </w:rPr>
        <w:t xml:space="preserve">GFX </w:t>
      </w:r>
      <w:r w:rsidR="005F02A6">
        <w:rPr>
          <w:lang w:val="en-CA"/>
        </w:rPr>
        <w:t>tables</w:t>
      </w:r>
      <w:r>
        <w:rPr>
          <w:lang w:val="en-CA"/>
        </w:rPr>
        <w:t xml:space="preserve"> used:</w:t>
      </w:r>
      <w:bookmarkEnd w:id="253"/>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54" w:name="_Toc35948934"/>
      <w:r>
        <w:rPr>
          <w:lang w:val="en-CA"/>
        </w:rPr>
        <w:t>Esri Extension of TPSO</w:t>
      </w:r>
      <w:bookmarkEnd w:id="254"/>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55" w:name="_Toc35948935"/>
      <w:r>
        <w:rPr>
          <w:lang w:val="en-CA"/>
        </w:rPr>
        <w:t>Mappings from tables to iCity TPSO Esri Extension</w:t>
      </w:r>
      <w:bookmarkEnd w:id="255"/>
    </w:p>
    <w:p w14:paraId="706D4AAE" w14:textId="77777777" w:rsidR="00C73696" w:rsidRDefault="00C73696" w:rsidP="00C73696">
      <w:pPr>
        <w:pStyle w:val="Heading2"/>
        <w:numPr>
          <w:ilvl w:val="0"/>
          <w:numId w:val="0"/>
        </w:numPr>
        <w:ind w:left="576" w:hanging="576"/>
        <w:rPr>
          <w:lang w:val="en-CA"/>
        </w:rPr>
      </w:pPr>
      <w:bookmarkStart w:id="256" w:name="_Toc35948936"/>
      <w:r>
        <w:rPr>
          <w:lang w:val="en-CA"/>
        </w:rPr>
        <w:t>Neighbourhood (neighbourhood_mun)</w:t>
      </w:r>
      <w:bookmarkEnd w:id="25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57" w:name="_Toc35948937"/>
      <w:r>
        <w:rPr>
          <w:lang w:val="en-CA"/>
        </w:rPr>
        <w:t>Land Use (landuse_mun)</w:t>
      </w:r>
      <w:bookmarkEnd w:id="25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58" w:name="_Toc35948938"/>
      <w:r>
        <w:rPr>
          <w:lang w:val="en-CA"/>
        </w:rPr>
        <w:t>Land Cover (landcover_mun)</w:t>
      </w:r>
      <w:bookmarkEnd w:id="25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9" w:name="_Toc35948939"/>
      <w:r>
        <w:rPr>
          <w:lang w:val="en-CA"/>
        </w:rPr>
        <w:t>Point of Interest (pointofinterest_mun)</w:t>
      </w:r>
      <w:bookmarkEnd w:id="25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60"/>
      <w:r>
        <w:rPr>
          <w:lang w:val="en-CA"/>
        </w:rPr>
        <w:t>Contains / locatedOn-</w:t>
      </w:r>
      <w:commentRangeEnd w:id="260"/>
      <w:r>
        <w:rPr>
          <w:rStyle w:val="CommentReference"/>
        </w:rPr>
        <w:commentReference w:id="26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61"/>
      <w:r w:rsidRPr="00E61D77">
        <w:rPr>
          <w:i/>
          <w:color w:val="C4BC96" w:themeColor="background2" w:themeShade="BF"/>
          <w:lang w:val="en-CA"/>
        </w:rPr>
        <w:t>POI type</w:t>
      </w:r>
      <w:commentRangeEnd w:id="261"/>
      <w:r w:rsidRPr="00E61D77">
        <w:rPr>
          <w:rStyle w:val="CommentReference"/>
          <w:color w:val="C4BC96" w:themeColor="background2" w:themeShade="BF"/>
        </w:rPr>
        <w:commentReference w:id="26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62" w:name="_Toc35948940"/>
      <w:r>
        <w:rPr>
          <w:lang w:val="en-CA"/>
        </w:rPr>
        <w:t>Road Segment (roadsegment_mun)</w:t>
      </w:r>
      <w:bookmarkEnd w:id="26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63" w:name="_Toc35948941"/>
      <w:r>
        <w:rPr>
          <w:lang w:val="en-CA"/>
        </w:rPr>
        <w:lastRenderedPageBreak/>
        <w:t>Intersect Neighbourhood (generated via ArcGIS process)</w:t>
      </w:r>
      <w:bookmarkEnd w:id="26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64" w:name="_Toc35948942"/>
      <w:r>
        <w:rPr>
          <w:lang w:val="en-CA"/>
        </w:rPr>
        <w:t>Near Land Use (generated via ArcGIS process)</w:t>
      </w:r>
      <w:bookmarkEnd w:id="26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65" w:name="_Toc35948943"/>
      <w:r>
        <w:rPr>
          <w:lang w:val="en-CA"/>
        </w:rPr>
        <w:t>Near Land Cover (generated via ArcGIS process)</w:t>
      </w:r>
      <w:bookmarkEnd w:id="26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66" w:name="_Toc35948944"/>
      <w:r>
        <w:rPr>
          <w:lang w:val="en-CA"/>
        </w:rPr>
        <w:t>Near POI (generated via ArcGIS process)</w:t>
      </w:r>
      <w:bookmarkEnd w:id="26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8" w:author="Megan Katsumi" w:date="2020-05-13T13:29:00Z" w:initials="MK">
    <w:p w14:paraId="41BCE6B5" w14:textId="5133D40C" w:rsidR="00E15B58" w:rsidRDefault="00E15B58">
      <w:pPr>
        <w:pStyle w:val="CommentText"/>
      </w:pPr>
      <w:r>
        <w:rPr>
          <w:rStyle w:val="CommentReference"/>
        </w:rPr>
        <w:annotationRef/>
      </w:r>
      <w:r>
        <w:t>here</w:t>
      </w:r>
    </w:p>
  </w:comment>
  <w:comment w:id="163" w:author="Megan Katsumi" w:date="2020-05-21T10:14:00Z" w:initials="MK">
    <w:p w14:paraId="1209E293" w14:textId="36D459B3" w:rsidR="00640A2A" w:rsidRDefault="00640A2A">
      <w:pPr>
        <w:pStyle w:val="CommentText"/>
      </w:pPr>
      <w:r>
        <w:rPr>
          <w:rStyle w:val="CommentReference"/>
        </w:rPr>
        <w:annotationRef/>
      </w:r>
      <w:r>
        <w:t>remove</w:t>
      </w:r>
    </w:p>
  </w:comment>
  <w:comment w:id="174" w:author="Megan Katsumi [2]" w:date="2019-10-28T14:17:00Z" w:initials="MK">
    <w:p w14:paraId="60A28637" w14:textId="5FDB5FB4" w:rsidR="00E15B58" w:rsidRDefault="00E15B58">
      <w:pPr>
        <w:pStyle w:val="CommentText"/>
      </w:pPr>
      <w:r>
        <w:rPr>
          <w:rStyle w:val="CommentReference"/>
        </w:rPr>
        <w:annotationRef/>
      </w:r>
      <w:r>
        <w:t>Review &amp; confirm namespaces defined for ontologies</w:t>
      </w:r>
    </w:p>
  </w:comment>
  <w:comment w:id="235" w:author="Megan Katsumi" w:date="2019-11-26T14:33:00Z" w:initials="MK">
    <w:p w14:paraId="5ECF906D" w14:textId="1F011E41" w:rsidR="00E15B58" w:rsidRDefault="00E15B58">
      <w:pPr>
        <w:pStyle w:val="CommentText"/>
      </w:pPr>
      <w:r>
        <w:rPr>
          <w:rStyle w:val="CommentReference"/>
        </w:rPr>
        <w:annotationRef/>
      </w:r>
      <w:r>
        <w:t>Update to include both Allegrograph &amp; Virtuoso mappings</w:t>
      </w:r>
    </w:p>
  </w:comment>
  <w:comment w:id="237" w:author="Megan Katsumi" w:date="2019-03-15T08:25:00Z" w:initials="MK">
    <w:p w14:paraId="49F03101" w14:textId="77777777" w:rsidR="00E15B58" w:rsidRDefault="00E15B58" w:rsidP="002660E6">
      <w:pPr>
        <w:pStyle w:val="CommentText"/>
      </w:pPr>
      <w:r>
        <w:rPr>
          <w:rStyle w:val="CommentReference"/>
        </w:rPr>
        <w:annotationRef/>
      </w:r>
      <w:r>
        <w:t>Q: do gtfs routes distinguish between input and outbound?</w:t>
      </w:r>
    </w:p>
  </w:comment>
  <w:comment w:id="260" w:author="Megan Katsumi" w:date="2019-11-27T14:19:00Z" w:initials="MK">
    <w:p w14:paraId="6AA6740E" w14:textId="77777777" w:rsidR="00E15B58" w:rsidRDefault="00E15B58" w:rsidP="00C73696">
      <w:pPr>
        <w:pStyle w:val="CommentText"/>
      </w:pPr>
      <w:r>
        <w:rPr>
          <w:rStyle w:val="CommentReference"/>
        </w:rPr>
        <w:annotationRef/>
      </w:r>
      <w:r>
        <w:t>TBD: relationship between a Parcel and some Building / Facility / etc. Define POI class?</w:t>
      </w:r>
    </w:p>
  </w:comment>
  <w:comment w:id="261" w:author="Megan Katsumi" w:date="2019-11-29T14:23:00Z" w:initials="MK">
    <w:p w14:paraId="0EBF3832" w14:textId="77777777" w:rsidR="00E15B58" w:rsidRDefault="00E15B58"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CE6B5" w15:done="0"/>
  <w15:commentEx w15:paraId="1209E293"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CE6B5" w16cid:durableId="226674C3"/>
  <w16cid:commentId w16cid:paraId="1209E293" w16cid:durableId="2270D31A"/>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EA9CA" w14:textId="77777777" w:rsidR="008E047D" w:rsidRDefault="008E047D" w:rsidP="00EA354A">
      <w:r>
        <w:separator/>
      </w:r>
    </w:p>
  </w:endnote>
  <w:endnote w:type="continuationSeparator" w:id="0">
    <w:p w14:paraId="1D278C80" w14:textId="77777777" w:rsidR="008E047D" w:rsidRDefault="008E047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E15B58" w:rsidRDefault="00E15B58">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E15B58" w:rsidRPr="0032583C" w:rsidRDefault="00E15B58">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E15B58" w14:paraId="2B76F3B3" w14:textId="77777777" w:rsidTr="00967D94">
      <w:tc>
        <w:tcPr>
          <w:tcW w:w="6947" w:type="dxa"/>
        </w:tcPr>
        <w:p w14:paraId="07DEE8C9" w14:textId="77777777" w:rsidR="00E15B58" w:rsidRDefault="00E15B58"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E15B58" w:rsidRDefault="00E15B58"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E15B58" w:rsidRDefault="00E15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80D1C" w14:textId="77777777" w:rsidR="008E047D" w:rsidRDefault="008E047D" w:rsidP="00EA354A">
      <w:r>
        <w:separator/>
      </w:r>
    </w:p>
  </w:footnote>
  <w:footnote w:type="continuationSeparator" w:id="0">
    <w:p w14:paraId="35A10F96" w14:textId="77777777" w:rsidR="008E047D" w:rsidRDefault="008E047D" w:rsidP="00EA354A">
      <w:r>
        <w:continuationSeparator/>
      </w:r>
    </w:p>
  </w:footnote>
  <w:footnote w:id="1">
    <w:p w14:paraId="7F6A7F3D" w14:textId="1FAFC5FB" w:rsidR="00E15B58" w:rsidRPr="00755319" w:rsidRDefault="00E15B58">
      <w:pPr>
        <w:pStyle w:val="FootnoteText"/>
        <w:rPr>
          <w:lang w:val="en-CA"/>
        </w:rPr>
      </w:pPr>
      <w:r>
        <w:rPr>
          <w:rStyle w:val="FootnoteReference"/>
        </w:rPr>
        <w:footnoteRef/>
      </w:r>
      <w:r>
        <w:t xml:space="preserve"> </w:t>
      </w:r>
      <w:r w:rsidRPr="00755319">
        <w:t>https://esri.ca/en/node/16356</w:t>
      </w:r>
    </w:p>
  </w:footnote>
  <w:footnote w:id="2">
    <w:p w14:paraId="189CB595" w14:textId="042B96E3" w:rsidR="00E15B58" w:rsidRPr="00755319" w:rsidRDefault="00E15B58">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E15B58" w:rsidRPr="00755319" w:rsidRDefault="00E15B58">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E15B58" w:rsidRPr="00C01762" w:rsidRDefault="00E15B58">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E15B58" w:rsidRPr="008C1769" w:rsidRDefault="00E15B58"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E15B58" w:rsidRDefault="00E15B58"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E15B58" w:rsidRPr="00FE13B1" w:rsidRDefault="00E15B58">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E15B58" w:rsidRPr="008E7C02" w:rsidRDefault="00E15B58"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E15B58" w:rsidRPr="00BB3C29" w:rsidRDefault="00E15B58">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E15B58" w:rsidRPr="008B5808" w:rsidRDefault="00E15B58"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E15B58" w:rsidRPr="00882E50" w:rsidRDefault="00E15B58">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E15B58" w:rsidRPr="00BC72DC" w:rsidRDefault="00E15B58">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E15B58" w:rsidRDefault="00E15B58"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E15B58" w:rsidRDefault="00E15B58"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E15B58" w:rsidRPr="001A792D" w:rsidRDefault="00E15B58">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E15B58" w:rsidRDefault="00E15B58">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E15B58" w:rsidRPr="00461993" w:rsidRDefault="00E15B58" w:rsidP="00461993">
      <w:r>
        <w:rPr>
          <w:rStyle w:val="FootnoteReference"/>
        </w:rPr>
        <w:footnoteRef/>
      </w:r>
      <w:r>
        <w:t xml:space="preserve"> </w:t>
      </w:r>
      <w:r w:rsidRPr="00461993">
        <w:t>http://www.w3.org/2006/time#January</w:t>
      </w:r>
    </w:p>
  </w:footnote>
  <w:footnote w:id="18">
    <w:p w14:paraId="511019FB" w14:textId="31BE8285" w:rsidR="00E15B58" w:rsidRPr="00A84A0A" w:rsidRDefault="00E15B58">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E15B58" w:rsidRPr="00FE42D1" w:rsidRDefault="00E15B58">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E15B58" w:rsidRPr="005A5BC5" w:rsidRDefault="00E15B58">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E15B58" w:rsidRPr="00020C6E" w:rsidRDefault="00E15B58">
      <w:pPr>
        <w:pStyle w:val="FootnoteText"/>
        <w:rPr>
          <w:lang w:val="en-CA"/>
        </w:rPr>
      </w:pPr>
      <w:r>
        <w:rPr>
          <w:rStyle w:val="FootnoteReference"/>
        </w:rPr>
        <w:footnoteRef/>
      </w:r>
      <w:r>
        <w:t xml:space="preserve"> </w:t>
      </w:r>
      <w:r w:rsidRPr="00020C6E">
        <w:t>http://ld-r.org</w:t>
      </w:r>
    </w:p>
  </w:footnote>
  <w:footnote w:id="22">
    <w:p w14:paraId="33DA1B45" w14:textId="77777777" w:rsidR="00E15B58" w:rsidRPr="00FB098B" w:rsidRDefault="00E15B58"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E15B58" w:rsidRPr="00D379A5" w:rsidRDefault="00E15B58">
      <w:pPr>
        <w:pStyle w:val="FootnoteText"/>
        <w:rPr>
          <w:lang w:val="en-CA"/>
        </w:rPr>
      </w:pPr>
      <w:r>
        <w:rPr>
          <w:rStyle w:val="FootnoteReference"/>
        </w:rPr>
        <w:footnoteRef/>
      </w:r>
      <w:r>
        <w:t xml:space="preserve"> </w:t>
      </w:r>
      <w:r w:rsidRPr="00D379A5">
        <w:t>https://virtuoso.openlinksw.com</w:t>
      </w:r>
    </w:p>
  </w:footnote>
  <w:footnote w:id="24">
    <w:p w14:paraId="3E0050FD" w14:textId="48F85208" w:rsidR="00E15B58" w:rsidRPr="00EC4F81" w:rsidRDefault="00E15B58">
      <w:pPr>
        <w:pStyle w:val="FootnoteText"/>
        <w:rPr>
          <w:lang w:val="en-CA"/>
        </w:rPr>
      </w:pPr>
      <w:r>
        <w:rPr>
          <w:rStyle w:val="FootnoteReference"/>
        </w:rPr>
        <w:footnoteRef/>
      </w:r>
      <w:r>
        <w:t xml:space="preserve"> </w:t>
      </w:r>
      <w:r w:rsidRPr="00EC4F81">
        <w:t>https://www.w3.org/TR/r2rml/</w:t>
      </w:r>
    </w:p>
  </w:footnote>
  <w:footnote w:id="25">
    <w:p w14:paraId="02D2E4C3" w14:textId="77777777" w:rsidR="00E15B58" w:rsidRPr="001517C5" w:rsidRDefault="00E15B58"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E15B58" w:rsidRPr="00915792" w:rsidRDefault="00E15B58"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E15B58" w:rsidRPr="00053538" w:rsidRDefault="00E15B58">
      <w:pPr>
        <w:pStyle w:val="FootnoteText"/>
        <w:rPr>
          <w:lang w:val="en-CA"/>
        </w:rPr>
      </w:pPr>
      <w:r>
        <w:rPr>
          <w:rStyle w:val="FootnoteReference"/>
        </w:rPr>
        <w:footnoteRef/>
      </w:r>
      <w:r>
        <w:t xml:space="preserve"> </w:t>
      </w:r>
      <w:r w:rsidRPr="00053538">
        <w:t>https://www.w3.org/TR/r2rml/</w:t>
      </w:r>
    </w:p>
  </w:footnote>
  <w:footnote w:id="28">
    <w:p w14:paraId="5F58FA41" w14:textId="77777777" w:rsidR="00E15B58" w:rsidRPr="00846739" w:rsidRDefault="00E15B58"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E15B58" w:rsidRPr="002F5FC7" w:rsidRDefault="00E15B58">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E15B58" w:rsidRPr="002F5FC7" w:rsidRDefault="00E15B58">
      <w:pPr>
        <w:pStyle w:val="FootnoteText"/>
        <w:rPr>
          <w:lang w:val="en-CA"/>
        </w:rPr>
      </w:pPr>
      <w:r>
        <w:rPr>
          <w:rStyle w:val="FootnoteReference"/>
        </w:rPr>
        <w:footnoteRef/>
      </w:r>
      <w:r>
        <w:t xml:space="preserve"> </w:t>
      </w:r>
      <w:r w:rsidRPr="002F5FC7">
        <w:t>https://ontop-vkg.org</w:t>
      </w:r>
    </w:p>
  </w:footnote>
  <w:footnote w:id="31">
    <w:p w14:paraId="599CA213" w14:textId="77777777" w:rsidR="00E15B58" w:rsidRPr="00FE081C" w:rsidRDefault="00E15B58"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E15B58" w:rsidRPr="00E9694B" w:rsidRDefault="00E15B58" w:rsidP="0015597C">
      <w:r>
        <w:rPr>
          <w:rStyle w:val="FootnoteReference"/>
        </w:rPr>
        <w:footnoteRef/>
      </w:r>
      <w:r>
        <w:t xml:space="preserve"> </w:t>
      </w:r>
      <w:r w:rsidRPr="00E9694B">
        <w:t>https://github.com/usc-isi-i2/Web-Karma/wiki/Batch-Mode-for-RDF-Generation</w:t>
      </w:r>
    </w:p>
    <w:p w14:paraId="5FD51CB1" w14:textId="77777777" w:rsidR="00E15B58" w:rsidRPr="00E9694B" w:rsidRDefault="00E15B58" w:rsidP="0015597C">
      <w:pPr>
        <w:pStyle w:val="FootnoteText"/>
        <w:rPr>
          <w:lang w:val="en-CA"/>
        </w:rPr>
      </w:pPr>
    </w:p>
  </w:footnote>
  <w:footnote w:id="33">
    <w:p w14:paraId="5B5DA7E9" w14:textId="4F322B24" w:rsidR="00E15B58" w:rsidRPr="00682918" w:rsidRDefault="00E15B58">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E15B58" w:rsidRPr="00094FF5" w:rsidRDefault="00E15B58"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E15B58" w:rsidRPr="002829CA" w:rsidRDefault="00E15B58"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E15B58" w:rsidRPr="00541F63" w:rsidRDefault="00E15B58">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E15B58" w:rsidRPr="00752F7C" w:rsidRDefault="00E15B58"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E15B58" w:rsidRPr="009B3C10" w:rsidRDefault="00E15B58" w:rsidP="00DE663F">
      <w:pPr>
        <w:pStyle w:val="FootnoteText"/>
        <w:rPr>
          <w:lang w:val="en-CA"/>
        </w:rPr>
      </w:pPr>
      <w:r>
        <w:rPr>
          <w:rStyle w:val="FootnoteReference"/>
        </w:rPr>
        <w:footnoteRef/>
      </w:r>
      <w:r>
        <w:t xml:space="preserve"> </w:t>
      </w:r>
    </w:p>
  </w:footnote>
  <w:footnote w:id="39">
    <w:p w14:paraId="728995B4" w14:textId="32478919" w:rsidR="00E15B58" w:rsidRPr="0046391E" w:rsidRDefault="00E15B58">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E15B58" w:rsidRPr="002569AE" w:rsidRDefault="00E15B58"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E15B58" w:rsidRPr="00747A61" w:rsidRDefault="00E15B58"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E15B58" w:rsidRPr="00CC6A63" w:rsidRDefault="00E15B58"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E15B58" w:rsidRPr="00115140" w:rsidRDefault="00E15B58"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E15B58" w:rsidRPr="00115140" w:rsidRDefault="00E15B58"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726F"/>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47D"/>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6C9"/>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microsoft.com/office/2011/relationships/commentsExtended" Target="commentsExtended.xm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hyperlink" Target="https://w3id.org/icity/PublicTransit.owl" TargetMode="Externa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microsoft.com/office/2016/09/relationships/commentsIds" Target="commentsIds.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52805E25-F180-E745-BAB0-533333E4B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213</Pages>
  <Words>51597</Words>
  <Characters>294104</Characters>
  <Application>Microsoft Office Word</Application>
  <DocSecurity>0</DocSecurity>
  <Lines>2450</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79</cp:revision>
  <cp:lastPrinted>2020-03-24T17:27:00Z</cp:lastPrinted>
  <dcterms:created xsi:type="dcterms:W3CDTF">2020-03-24T17:27:00Z</dcterms:created>
  <dcterms:modified xsi:type="dcterms:W3CDTF">2020-05-21T14:44:00Z</dcterms:modified>
</cp:coreProperties>
</file>